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17777C" w14:textId="77777777" w:rsidR="00625145" w:rsidRDefault="00625145"/>
    <w:p w14:paraId="35D664C7" w14:textId="77777777" w:rsidR="006C4826" w:rsidRDefault="006C4826">
      <w:r>
        <w:t>1.</w:t>
      </w:r>
    </w:p>
    <w:p w14:paraId="6DA524FD" w14:textId="389B3894" w:rsidR="00B55FD1" w:rsidRDefault="00625145">
      <w:r>
        <w:t>Patient portals began to emerge after the adoption and growing popularity of Electronic Health Records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 These portals enable the person to access their personal health data including laboratory test results, prescriptions, insurance, and finances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 Recent and newly developed portals are now even providing access to scheduling of appointments and telemedicine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 All these factors have led to improved patient-physician relationship and in turn improved quality of care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</w:t>
      </w:r>
    </w:p>
    <w:p w14:paraId="1FCDBDB4" w14:textId="5A4CBE1B" w:rsidR="00625145" w:rsidRDefault="00625145">
      <w:r>
        <w:t>Patients with access to these portals are entitled to actively participate in their health care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 There are two main divisions of patient portals namely, Standalone and Integrated Patient Portal</w:t>
      </w:r>
      <w:r w:rsidR="006C4826">
        <w:fldChar w:fldCharType="begin"/>
      </w:r>
      <w:r w:rsidR="006C4826">
        <w:instrText xml:space="preserve"> ADDIN ZOTERO_ITEM CSL_CITATION {"citationID":"6DA8gFzR","properties":{"formattedCitation":"(Vanna, n.d.)","plainCitation":"(Vanna, n.d.)","noteIndex":0},"citationItems":[{"id":4738,"uris":["http://zotero.org/users/9019181/items/39ZHAR5P"],"itemData":{"id":4738,"type":"webpage","abstract":"Learn more about the types of patients portals and their features to determine which is best for your practice.","container-title":"360Connect","language":"en-US","title":"Types of Patient Portals for Healthcare Professionals","URL":"https://www.360connect.com/product-blog/types-of-patient-portals-for-healthcare-professionals/","author":[{"literal":"Vanna"}],"accessed":{"date-parts":[["2022",9,1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Vanna, n.d.)</w:t>
      </w:r>
      <w:r w:rsidR="006C4826">
        <w:fldChar w:fldCharType="end"/>
      </w:r>
      <w:r>
        <w:t>. The standalone system does not comprise of any external software to integrate the health data from EHRs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6DA8gFzR","properties":{"formattedCitation":"(Vanna, n.d.)","plainCitation":"(Vanna, n.d.)","noteIndex":0},"citationItems":[{"id":4738,"uris":["http://zotero.org/users/9019181/items/39ZHAR5P"],"itemData":{"id":4738,"type":"webpage","abstract":"Learn more about the types of patients portals and their features to determine which is best for your practice.","container-title":"360Connect","language":"en-US","title":"Types of Patient Portals for Healthcare Professionals","URL":"https://www.360connect.com/product-blog/types-of-patient-portals-for-healthcare-professionals/","author":[{"literal":"Vanna"}],"accessed":{"date-parts":[["2022",9,1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Vanna, n.d.)</w:t>
      </w:r>
      <w:r w:rsidR="006C4826">
        <w:fldChar w:fldCharType="end"/>
      </w:r>
      <w:r>
        <w:t>. In contrast, integrated patient portals have the built-in management software that facilitates seamless functioning, but this design comes with complexity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6DA8gFzR","properties":{"formattedCitation":"(Vanna, n.d.)","plainCitation":"(Vanna, n.d.)","noteIndex":0},"citationItems":[{"id":4738,"uris":["http://zotero.org/users/9019181/items/39ZHAR5P"],"itemData":{"id":4738,"type":"webpage","abstract":"Learn more about the types of patients portals and their features to determine which is best for your practice.","container-title":"360Connect","language":"en-US","title":"Types of Patient Portals for Healthcare Professionals","URL":"https://www.360connect.com/product-blog/types-of-patient-portals-for-healthcare-professionals/","author":[{"literal":"Vanna"}],"accessed":{"date-parts":[["2022",9,1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Vanna, n.d.)</w:t>
      </w:r>
      <w:r w:rsidR="006C4826">
        <w:fldChar w:fldCharType="end"/>
      </w:r>
      <w:r>
        <w:t>.</w:t>
      </w:r>
    </w:p>
    <w:p w14:paraId="777F8C6D" w14:textId="77777777" w:rsidR="00625145" w:rsidRDefault="00625145">
      <w:r>
        <w:t>Benefits:</w:t>
      </w:r>
    </w:p>
    <w:p w14:paraId="7C7857FF" w14:textId="422A43D0" w:rsidR="00625145" w:rsidRDefault="00625145" w:rsidP="00625145">
      <w:pPr>
        <w:pStyle w:val="ListParagraph"/>
        <w:numPr>
          <w:ilvl w:val="0"/>
          <w:numId w:val="1"/>
        </w:numPr>
      </w:pPr>
      <w:r>
        <w:t>Rapid growth is seen in the utilization of these portal by the patients and even organizations are developing their own portals to encourage patients to have access to their data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</w:t>
      </w:r>
    </w:p>
    <w:p w14:paraId="14F9B10D" w14:textId="43C3C4B3" w:rsidR="00625145" w:rsidRDefault="00625145" w:rsidP="00625145">
      <w:pPr>
        <w:pStyle w:val="ListParagraph"/>
        <w:numPr>
          <w:ilvl w:val="0"/>
          <w:numId w:val="1"/>
        </w:numPr>
      </w:pPr>
      <w:r>
        <w:t>Streamlining of the workflow is greatly observed with these advancements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 These portals indeed save a lot of time by facilitating electronic sign-ups for patients</w:t>
      </w:r>
      <w:r w:rsidR="006C4826" w:rsidRP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 w:rsidR="006C4826">
        <w:t xml:space="preserve">. </w:t>
      </w:r>
      <w:r>
        <w:t>This also reduces the incidence of manual error in entering the data.</w:t>
      </w:r>
    </w:p>
    <w:p w14:paraId="40CA6A96" w14:textId="724D015F" w:rsidR="00625145" w:rsidRDefault="00625145" w:rsidP="00625145">
      <w:pPr>
        <w:pStyle w:val="ListParagraph"/>
        <w:numPr>
          <w:ilvl w:val="0"/>
          <w:numId w:val="1"/>
        </w:numPr>
      </w:pPr>
      <w:r>
        <w:t>Improved communication and patient engagement are result of these portals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 Gaining access to their health records on a timely basis aid in health awareness and education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</w:t>
      </w:r>
    </w:p>
    <w:p w14:paraId="65E759EF" w14:textId="54A6A48E" w:rsidR="00625145" w:rsidRDefault="00625145" w:rsidP="00625145">
      <w:pPr>
        <w:pStyle w:val="ListParagraph"/>
        <w:numPr>
          <w:ilvl w:val="0"/>
          <w:numId w:val="1"/>
        </w:numPr>
      </w:pPr>
      <w:r>
        <w:t>Reduced medical errors: These portals are equipped with ML models and other software that can detect drug-to-drug interactions to ensure patient safety while prescribing medication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</w:t>
      </w:r>
    </w:p>
    <w:p w14:paraId="6F52C1A9" w14:textId="7CE4E60E" w:rsidR="00625145" w:rsidRDefault="00625145" w:rsidP="00625145">
      <w:r>
        <w:t>Any technical advancement has both positive and negative implications. Some of the portals are complexly designed and cumbersome to navigate making their utility limited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>. Most of the portals available today are limited to the web browsers and this opens scope to develop more of mobile applications in the future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PjKedYuY","properties":{"formattedCitation":"(Sarkar, 2022)","plainCitation":"(Sarkar, 2022)","noteIndex":0},"citationItems":[{"id":4740,"uris":["http://zotero.org/users/9019181/items/46BD5536"],"itemData":{"id":4740,"type":"post-weblog","language":"en-US","title":"What is a Patient Portal? | 2022 Benefits, Features &amp; Selection","title-short":"What is a Patient Portal?","URL":"https://www.selecthub.com/medical-software/ehr/what-is-patient-portal-how-help-medical-practices/","author":[{"family":"Sarkar","given":"Samikshan"}],"accessed":{"date-parts":[["2022",9,1]]},"issued":{"date-parts":[["2022",6,13]]}}}],"schema":"https://github.com/citation-style-language/schema/raw/master/csl-citation.json"} </w:instrText>
      </w:r>
      <w:r w:rsidR="006C4826">
        <w:fldChar w:fldCharType="separate"/>
      </w:r>
      <w:r w:rsidR="006C4826">
        <w:rPr>
          <w:noProof/>
        </w:rPr>
        <w:t>(Sarkar, 2022)</w:t>
      </w:r>
      <w:r w:rsidR="006C4826">
        <w:fldChar w:fldCharType="end"/>
      </w:r>
      <w:r>
        <w:t xml:space="preserve">. </w:t>
      </w:r>
    </w:p>
    <w:p w14:paraId="745A9707" w14:textId="5260CFC4" w:rsidR="006C4826" w:rsidRDefault="006C4826" w:rsidP="00625145"/>
    <w:p w14:paraId="670F8584" w14:textId="48EDBD40" w:rsidR="006C4826" w:rsidRDefault="006C4826" w:rsidP="00625145">
      <w:r>
        <w:t xml:space="preserve">2. </w:t>
      </w:r>
      <w:r w:rsidR="0069032B">
        <w:t>References:</w:t>
      </w:r>
    </w:p>
    <w:p w14:paraId="5C8B92A4" w14:textId="4D541286" w:rsidR="006C4826" w:rsidRDefault="006C4826" w:rsidP="006C4826">
      <w:pPr>
        <w:pStyle w:val="Bibliography"/>
        <w:spacing w:line="240" w:lineRule="auto"/>
        <w:rPr>
          <w:rFonts w:ascii="Calibri" w:cs="Calibri"/>
        </w:rPr>
      </w:pPr>
      <w:r w:rsidRPr="006C4826">
        <w:rPr>
          <w:rFonts w:ascii="Calibri" w:cs="Calibri"/>
        </w:rPr>
        <w:t xml:space="preserve">Sarkar, S. (2022, June 13). </w:t>
      </w:r>
      <w:r w:rsidRPr="006C4826">
        <w:rPr>
          <w:rFonts w:ascii="Calibri" w:cs="Calibri"/>
          <w:i/>
          <w:iCs/>
        </w:rPr>
        <w:t>What is a Patient Portal</w:t>
      </w:r>
      <w:r>
        <w:rPr>
          <w:rFonts w:ascii="Calibri" w:cs="Calibri"/>
          <w:i/>
          <w:iCs/>
        </w:rPr>
        <w:t xml:space="preserve"> and How Does It Help Medical Practices?</w:t>
      </w:r>
      <w:r w:rsidRPr="006C4826">
        <w:rPr>
          <w:rFonts w:ascii="Calibri" w:cs="Calibri"/>
        </w:rPr>
        <w:t xml:space="preserve"> </w:t>
      </w:r>
      <w:hyperlink r:id="rId8" w:history="1">
        <w:r w:rsidR="00F7225C" w:rsidRPr="00A3178D">
          <w:rPr>
            <w:rStyle w:val="Hyperlink"/>
            <w:rFonts w:ascii="Calibri" w:cs="Calibri"/>
          </w:rPr>
          <w:t>https://www.selecthub.com/medical-software/ehr/what-is-patient-portal-how-help-medical-practices/</w:t>
        </w:r>
      </w:hyperlink>
    </w:p>
    <w:p w14:paraId="74F8B47D" w14:textId="2D577992" w:rsidR="00F7225C" w:rsidRDefault="00F7225C" w:rsidP="00F7225C"/>
    <w:p w14:paraId="0FDF962E" w14:textId="77777777" w:rsidR="00F7225C" w:rsidRPr="00F7225C" w:rsidRDefault="00F7225C" w:rsidP="00F7225C"/>
    <w:p w14:paraId="7185802E" w14:textId="77777777" w:rsidR="006C4826" w:rsidRPr="006C4826" w:rsidRDefault="006C4826" w:rsidP="006C4826"/>
    <w:p w14:paraId="2993666A" w14:textId="18974E2F" w:rsidR="006C4826" w:rsidRDefault="006C4826" w:rsidP="006C4826">
      <w:pPr>
        <w:pStyle w:val="Bibliography"/>
        <w:spacing w:line="240" w:lineRule="auto"/>
        <w:rPr>
          <w:rFonts w:ascii="Calibri" w:cs="Calibri"/>
        </w:rPr>
      </w:pPr>
      <w:r w:rsidRPr="006C4826">
        <w:rPr>
          <w:rFonts w:ascii="Calibri" w:cs="Calibri"/>
        </w:rPr>
        <w:t xml:space="preserve">Vanna. (n.d.). </w:t>
      </w:r>
      <w:r w:rsidRPr="006C4826">
        <w:rPr>
          <w:rFonts w:ascii="Calibri" w:cs="Calibri"/>
          <w:i/>
          <w:iCs/>
        </w:rPr>
        <w:t>Types of Patient Portals for Healthcare Professionals</w:t>
      </w:r>
      <w:r w:rsidRPr="006C4826">
        <w:rPr>
          <w:rFonts w:ascii="Calibri" w:cs="Calibri"/>
        </w:rPr>
        <w:t xml:space="preserve">. </w:t>
      </w:r>
      <w:hyperlink r:id="rId9" w:history="1">
        <w:r w:rsidR="00F7225C" w:rsidRPr="00A3178D">
          <w:rPr>
            <w:rStyle w:val="Hyperlink"/>
            <w:rFonts w:ascii="Calibri" w:cs="Calibri"/>
          </w:rPr>
          <w:t>https://www.360connect.com/product-blog/types-of-patient-portals-for-healthcare-professionals/</w:t>
        </w:r>
      </w:hyperlink>
    </w:p>
    <w:p w14:paraId="4AE3D37E" w14:textId="77777777" w:rsidR="00F7225C" w:rsidRPr="00F7225C" w:rsidRDefault="00F7225C" w:rsidP="00F7225C"/>
    <w:p w14:paraId="56B79993" w14:textId="77777777" w:rsidR="006C4826" w:rsidRDefault="006C4826" w:rsidP="00625145"/>
    <w:p w14:paraId="58FF0DA3" w14:textId="4BBB12EF" w:rsidR="00641CDE" w:rsidRDefault="00641CDE" w:rsidP="00625145"/>
    <w:p w14:paraId="62D24A2A" w14:textId="38742A50" w:rsidR="00641CDE" w:rsidRDefault="00641CDE" w:rsidP="00625145"/>
    <w:p w14:paraId="36FEED89" w14:textId="29461D21" w:rsidR="00641CDE" w:rsidRDefault="00641CDE" w:rsidP="00625145">
      <w:r>
        <w:t>3.</w:t>
      </w:r>
    </w:p>
    <w:p w14:paraId="225272C2" w14:textId="12A7A46F" w:rsidR="00641CDE" w:rsidRDefault="00641CDE" w:rsidP="00625145">
      <w:r>
        <w:t>Patient portals are unique in offering their services to the patients. Each organization has specified requirements and incorporate them in the portal design. Here are some the benefits a patient can find when accessed a portal</w:t>
      </w:r>
      <w:r w:rsidR="006C4826">
        <w:t xml:space="preserve"> </w:t>
      </w:r>
      <w:r w:rsidR="006C4826">
        <w:fldChar w:fldCharType="begin"/>
      </w:r>
      <w:r w:rsidR="006C4826">
        <w:instrText xml:space="preserve"> ADDIN ZOTERO_ITEM CSL_CITATION {"citationID":"Enqh31O8","properties":{"formattedCitation":"({\\i{}Patient Portals - an Online Tool for Your Health}, n.d.)","plainCitation":"(Patient Portals - an Online Tool for Your Health, n.d.)","noteIndex":0},"citationItems":[{"id":4736,"uris":["http://zotero.org/users/9019181/items/LUDJ7YCT"],"itemData":{"id":4736,"type":"webpage","abstract":"A patient portal is a website for your personal health care. The online tool helps you to keep track of your health care provider visits, test results, billing, prescriptions, and so on. You can also e-mail","language":"en","title":"Patient portals - an online tool for your health: MedlinePlus Medical Encyclopedia","title-short":"Patient portals - an online tool for your health","URL":"https://medlineplus.gov/ency/patientinstructions/000880.htm","accessed":{"date-parts":[["2022",9,1]]}}}],"schema":"https://github.com/citation-style-language/schema/raw/master/csl-citation.json"} </w:instrText>
      </w:r>
      <w:r w:rsidR="006C4826">
        <w:fldChar w:fldCharType="separate"/>
      </w:r>
      <w:r w:rsidR="006C4826">
        <w:rPr>
          <w:rFonts w:ascii="Calibri" w:cs="Calibri"/>
        </w:rPr>
        <w:t>(MedlinePlus, n.d.)</w:t>
      </w:r>
      <w:r w:rsidR="006C4826">
        <w:fldChar w:fldCharType="end"/>
      </w:r>
      <w:r>
        <w:t>.</w:t>
      </w:r>
    </w:p>
    <w:p w14:paraId="12D9C2C7" w14:textId="3F87B429" w:rsidR="00641CDE" w:rsidRDefault="00641CDE" w:rsidP="00641CDE">
      <w:pPr>
        <w:pStyle w:val="ListParagraph"/>
        <w:numPr>
          <w:ilvl w:val="0"/>
          <w:numId w:val="2"/>
        </w:numPr>
      </w:pPr>
      <w:r>
        <w:t>Schedule an appointment: This can be done at the comfort of patient’s home and time</w:t>
      </w:r>
      <w:r w:rsidR="006C4826">
        <w:t xml:space="preserve"> </w:t>
      </w:r>
      <w:r w:rsidR="00F7225C" w:rsidRPr="00F7225C">
        <w:t>U.S. National Library of Medicine. (n.d.</w:t>
      </w:r>
      <w:r w:rsidR="00F7225C">
        <w:t>).</w:t>
      </w:r>
    </w:p>
    <w:p w14:paraId="53EC412E" w14:textId="77777777" w:rsidR="00F7225C" w:rsidRDefault="00641CDE" w:rsidP="00F7225C">
      <w:pPr>
        <w:pStyle w:val="ListParagraph"/>
        <w:numPr>
          <w:ilvl w:val="0"/>
          <w:numId w:val="2"/>
        </w:numPr>
      </w:pPr>
      <w:r>
        <w:t>Request referrals: It is made possible to request referrals with online consent forms</w:t>
      </w:r>
      <w:r w:rsidR="006C4826">
        <w:t xml:space="preserve"> </w:t>
      </w:r>
      <w:r w:rsidR="00F7225C" w:rsidRPr="00F7225C">
        <w:t>U.S. National Library of Medicine. (n.d.</w:t>
      </w:r>
      <w:r w:rsidR="00F7225C">
        <w:t>).</w:t>
      </w:r>
    </w:p>
    <w:p w14:paraId="1329D515" w14:textId="6293EAA9" w:rsidR="00641CDE" w:rsidRDefault="00641CDE" w:rsidP="00F7225C">
      <w:pPr>
        <w:pStyle w:val="ListParagraph"/>
        <w:numPr>
          <w:ilvl w:val="0"/>
          <w:numId w:val="2"/>
        </w:numPr>
      </w:pPr>
      <w:r>
        <w:t>Access health data and various reports: These help in patient education and spread awareness</w:t>
      </w:r>
      <w:r w:rsidR="006C4826">
        <w:t xml:space="preserve"> </w:t>
      </w:r>
      <w:r w:rsidR="00F7225C" w:rsidRPr="00F7225C">
        <w:t>U.S. National Library of Medicine. (n.d.</w:t>
      </w:r>
      <w:r w:rsidR="00F7225C">
        <w:t>).</w:t>
      </w:r>
    </w:p>
    <w:p w14:paraId="77D85B37" w14:textId="46FE695B" w:rsidR="00641CDE" w:rsidRDefault="00641CDE" w:rsidP="00F7225C">
      <w:pPr>
        <w:pStyle w:val="ListParagraph"/>
        <w:numPr>
          <w:ilvl w:val="0"/>
          <w:numId w:val="2"/>
        </w:numPr>
      </w:pPr>
      <w:r>
        <w:t>Refill prescriptions: Availability of this feature saves the patient from making additional appointments for prescriptions</w:t>
      </w:r>
      <w:r w:rsidR="006C4826">
        <w:t xml:space="preserve"> </w:t>
      </w:r>
      <w:r w:rsidR="00F7225C" w:rsidRPr="00F7225C">
        <w:t>U.S. National Library of Medicine. (n.d.</w:t>
      </w:r>
      <w:r w:rsidR="00F7225C">
        <w:t>).</w:t>
      </w:r>
    </w:p>
    <w:p w14:paraId="432C0F27" w14:textId="4D59E73E" w:rsidR="00641CDE" w:rsidRDefault="00641CDE" w:rsidP="00F7225C">
      <w:pPr>
        <w:pStyle w:val="ListParagraph"/>
        <w:numPr>
          <w:ilvl w:val="0"/>
          <w:numId w:val="2"/>
        </w:numPr>
      </w:pPr>
      <w:r>
        <w:t>Check benefits: Patient portal allows the patient to verify any benefits provided by the organization on a timely basis</w:t>
      </w:r>
      <w:r w:rsidR="006C4826">
        <w:t xml:space="preserve"> </w:t>
      </w:r>
      <w:r w:rsidR="00F7225C" w:rsidRPr="00F7225C">
        <w:t>U.S. National Library of Medicine. (n.d.</w:t>
      </w:r>
      <w:r w:rsidR="00F7225C">
        <w:t>).</w:t>
      </w:r>
    </w:p>
    <w:p w14:paraId="204B3899" w14:textId="02E5A3EA" w:rsidR="00641CDE" w:rsidRDefault="00641CDE" w:rsidP="00F7225C">
      <w:pPr>
        <w:pStyle w:val="ListParagraph"/>
        <w:numPr>
          <w:ilvl w:val="0"/>
          <w:numId w:val="2"/>
        </w:numPr>
      </w:pPr>
      <w:r>
        <w:t>Update insurance and contact information: These portals made it possible to update information in case of any changes made to the previous ones</w:t>
      </w:r>
      <w:r w:rsidR="006C4826">
        <w:t xml:space="preserve"> </w:t>
      </w:r>
      <w:r w:rsidR="00F7225C" w:rsidRPr="00F7225C">
        <w:t>U.S. National Library of Medicine. (n.d.</w:t>
      </w:r>
      <w:r w:rsidR="00F7225C">
        <w:t>). This</w:t>
      </w:r>
      <w:r>
        <w:t xml:space="preserve"> saves a lot of time to the patient and always keep them updated to recent ones.</w:t>
      </w:r>
    </w:p>
    <w:p w14:paraId="2855CA6D" w14:textId="46B82FAF" w:rsidR="00641CDE" w:rsidRDefault="00641CDE" w:rsidP="00F7225C">
      <w:pPr>
        <w:pStyle w:val="ListParagraph"/>
        <w:numPr>
          <w:ilvl w:val="0"/>
          <w:numId w:val="2"/>
        </w:numPr>
      </w:pPr>
      <w:r>
        <w:t>Make payments: This feature saves time and effort of the patient to make payments securely and effortlessly</w:t>
      </w:r>
      <w:r w:rsidR="006C4826">
        <w:t xml:space="preserve"> </w:t>
      </w:r>
      <w:r w:rsidR="00F7225C" w:rsidRPr="00F7225C">
        <w:t>U.S. National Library of Medicine. (n.d.</w:t>
      </w:r>
      <w:r w:rsidR="00F7225C">
        <w:t>).</w:t>
      </w:r>
    </w:p>
    <w:p w14:paraId="02A8F60B" w14:textId="29763AD6" w:rsidR="00641CDE" w:rsidRDefault="00641CDE" w:rsidP="00F7225C">
      <w:pPr>
        <w:pStyle w:val="ListParagraph"/>
        <w:numPr>
          <w:ilvl w:val="0"/>
          <w:numId w:val="2"/>
        </w:numPr>
      </w:pPr>
      <w:r>
        <w:t>Telemedicine: This feature now-a-days in being used by most of the patients in case of emergencies(non-complicated) or situations that restrict travel</w:t>
      </w:r>
      <w:r w:rsidR="006C4826">
        <w:t xml:space="preserve"> </w:t>
      </w:r>
      <w:r w:rsidR="00F7225C" w:rsidRPr="00F7225C">
        <w:t>U.S. National Library of Medicine. (n.d.</w:t>
      </w:r>
      <w:r w:rsidR="00F7225C">
        <w:t>).</w:t>
      </w:r>
      <w:r>
        <w:t xml:space="preserve"> </w:t>
      </w:r>
    </w:p>
    <w:p w14:paraId="503C7184" w14:textId="415319F3" w:rsidR="006C4826" w:rsidRDefault="006C4826" w:rsidP="00F7225C">
      <w:pPr>
        <w:pStyle w:val="ListParagraph"/>
        <w:numPr>
          <w:ilvl w:val="0"/>
          <w:numId w:val="2"/>
        </w:numPr>
      </w:pPr>
      <w:r>
        <w:t xml:space="preserve">Some of the patient portals even provide information about the medical histories like allergies, </w:t>
      </w:r>
      <w:r w:rsidR="0068556B">
        <w:t>medicines,</w:t>
      </w:r>
      <w:r>
        <w:t xml:space="preserve"> and immunizations </w:t>
      </w:r>
      <w:r w:rsidR="00F7225C" w:rsidRPr="00F7225C">
        <w:t>U.S. National Library of Medicine. (n.d.</w:t>
      </w:r>
      <w:r w:rsidR="00F7225C">
        <w:t>).</w:t>
      </w:r>
    </w:p>
    <w:p w14:paraId="4628B049" w14:textId="0F5FE01E" w:rsidR="006C4826" w:rsidRDefault="0069032B" w:rsidP="006C4826">
      <w:r>
        <w:t>Reference:</w:t>
      </w:r>
    </w:p>
    <w:p w14:paraId="2072DB88" w14:textId="6C258A6E" w:rsidR="00F7225C" w:rsidRDefault="00F7225C" w:rsidP="00F7225C">
      <w:r w:rsidRPr="00F7225C">
        <w:t xml:space="preserve">U.S. National Library of Medicine. (n.d.). </w:t>
      </w:r>
      <w:r>
        <w:rPr>
          <w:i/>
          <w:iCs/>
        </w:rPr>
        <w:t>MedlinePlus:</w:t>
      </w:r>
      <w:r w:rsidRPr="00F7225C">
        <w:rPr>
          <w:i/>
          <w:iCs/>
        </w:rPr>
        <w:t xml:space="preserve"> Patient portals - an online tool for your health</w:t>
      </w:r>
      <w:r>
        <w:rPr>
          <w:i/>
          <w:iCs/>
        </w:rPr>
        <w:t xml:space="preserve">. </w:t>
      </w:r>
      <w:r w:rsidRPr="00F7225C">
        <w:t xml:space="preserve">https://medlineplus.gov/ency/patientinstructions/000880.htm </w:t>
      </w:r>
    </w:p>
    <w:p w14:paraId="773C8C41" w14:textId="77777777" w:rsidR="0069032B" w:rsidRPr="00F7225C" w:rsidRDefault="0069032B" w:rsidP="00F7225C"/>
    <w:p w14:paraId="04186A3E" w14:textId="0FAC519F" w:rsidR="006C4826" w:rsidRPr="00F7225C" w:rsidRDefault="006C4826" w:rsidP="006C4826">
      <w:pPr>
        <w:rPr>
          <w:rFonts w:ascii="Times New Roman" w:eastAsia="Times New Roman" w:hAnsi="Times New Roman" w:cs="Times New Roman"/>
        </w:rPr>
      </w:pPr>
    </w:p>
    <w:p w14:paraId="1339E72A" w14:textId="188D6448" w:rsidR="00641CDE" w:rsidRDefault="00641CDE" w:rsidP="00641CDE">
      <w:r>
        <w:t>4. Yes, I have access to patient portal.</w:t>
      </w:r>
    </w:p>
    <w:p w14:paraId="034CE019" w14:textId="373DCC90" w:rsidR="00641CDE" w:rsidRDefault="00641CDE" w:rsidP="00641CDE"/>
    <w:p w14:paraId="28E7DA04" w14:textId="074BFF7C" w:rsidR="00641CDE" w:rsidRPr="00641CDE" w:rsidRDefault="00641CDE" w:rsidP="00641CDE">
      <w:r>
        <w:t>5.  I have access to patient portal with Indiana University Purdue University Indianapolis (IUPUI) Campus Health.</w:t>
      </w:r>
    </w:p>
    <w:p w14:paraId="58DD93F8" w14:textId="61A38765" w:rsidR="00641CDE" w:rsidRDefault="00641CDE" w:rsidP="00641CDE"/>
    <w:p w14:paraId="5ACD4629" w14:textId="100972A8" w:rsidR="00641CDE" w:rsidRDefault="00641CDE" w:rsidP="00641CDE"/>
    <w:p w14:paraId="55804FC0" w14:textId="64164A83" w:rsidR="00641CDE" w:rsidRDefault="00641CDE" w:rsidP="00641CDE">
      <w:r>
        <w:t xml:space="preserve">6. </w:t>
      </w:r>
      <w:r w:rsidRPr="00641CDE">
        <w:t>IUPUI Campus Health (Student Health) Patient Portal</w:t>
      </w:r>
      <w:r>
        <w:t xml:space="preserve"> is the name of my portal.</w:t>
      </w:r>
    </w:p>
    <w:p w14:paraId="1D4654D0" w14:textId="77777777" w:rsidR="00641CDE" w:rsidRDefault="00641CDE" w:rsidP="00641CDE"/>
    <w:p w14:paraId="243518EC" w14:textId="77777777" w:rsidR="00641CDE" w:rsidRDefault="00641CDE" w:rsidP="00641CDE"/>
    <w:p w14:paraId="128EB15E" w14:textId="073716ED" w:rsidR="00641CDE" w:rsidRDefault="00641CDE" w:rsidP="00625145"/>
    <w:p w14:paraId="708838D5" w14:textId="3D6365D3" w:rsidR="00641CDE" w:rsidRPr="006C4826" w:rsidRDefault="00641CDE" w:rsidP="00DF5220"/>
    <w:sectPr w:rsidR="00641CDE" w:rsidRPr="006C482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24A027" w14:textId="77777777" w:rsidR="00DB405A" w:rsidRDefault="00DB405A" w:rsidP="006C4826">
      <w:r>
        <w:separator/>
      </w:r>
    </w:p>
  </w:endnote>
  <w:endnote w:type="continuationSeparator" w:id="0">
    <w:p w14:paraId="36621CB4" w14:textId="77777777" w:rsidR="00DB405A" w:rsidRDefault="00DB405A" w:rsidP="006C48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0F79A5" w14:textId="77777777" w:rsidR="00DB405A" w:rsidRDefault="00DB405A" w:rsidP="006C4826">
      <w:r>
        <w:separator/>
      </w:r>
    </w:p>
  </w:footnote>
  <w:footnote w:type="continuationSeparator" w:id="0">
    <w:p w14:paraId="210D75A3" w14:textId="77777777" w:rsidR="00DB405A" w:rsidRDefault="00DB405A" w:rsidP="006C482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417908"/>
    <w:multiLevelType w:val="hybridMultilevel"/>
    <w:tmpl w:val="0D26B4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32B648C"/>
    <w:multiLevelType w:val="hybridMultilevel"/>
    <w:tmpl w:val="50FE95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33196688">
    <w:abstractNumId w:val="0"/>
  </w:num>
  <w:num w:numId="2" w16cid:durableId="132443617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589E"/>
    <w:rsid w:val="00311EDC"/>
    <w:rsid w:val="004D10D0"/>
    <w:rsid w:val="00625145"/>
    <w:rsid w:val="00641CDE"/>
    <w:rsid w:val="0064434A"/>
    <w:rsid w:val="0068556B"/>
    <w:rsid w:val="00685D15"/>
    <w:rsid w:val="0069032B"/>
    <w:rsid w:val="006C4826"/>
    <w:rsid w:val="007D144C"/>
    <w:rsid w:val="008536CC"/>
    <w:rsid w:val="00B219ED"/>
    <w:rsid w:val="00B4589E"/>
    <w:rsid w:val="00B55FD1"/>
    <w:rsid w:val="00C93CFE"/>
    <w:rsid w:val="00DA7269"/>
    <w:rsid w:val="00DB405A"/>
    <w:rsid w:val="00DF5220"/>
    <w:rsid w:val="00F7225C"/>
    <w:rsid w:val="00F97D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8C5F913"/>
  <w15:chartTrackingRefBased/>
  <w15:docId w15:val="{C401C3CC-6A05-B241-B827-5B0468931E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2514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2514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625145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641CDE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6C4826"/>
    <w:pPr>
      <w:spacing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6C482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C4826"/>
  </w:style>
  <w:style w:type="paragraph" w:styleId="Footer">
    <w:name w:val="footer"/>
    <w:basedOn w:val="Normal"/>
    <w:link w:val="FooterChar"/>
    <w:uiPriority w:val="99"/>
    <w:unhideWhenUsed/>
    <w:rsid w:val="006C482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C482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458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42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99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30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2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061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60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33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43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electhub.com/medical-software/ehr/what-is-patient-portal-how-help-medical-practices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www.360connect.com/product-blog/types-of-patient-portals-for-healthcare-professional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582679A-D349-E94B-BF8B-631E01C08D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</TotalTime>
  <Pages>2</Pages>
  <Words>2716</Words>
  <Characters>15482</Characters>
  <Application>Microsoft Office Word</Application>
  <DocSecurity>0</DocSecurity>
  <Lines>129</Lines>
  <Paragraphs>36</Paragraphs>
  <ScaleCrop>false</ScaleCrop>
  <Company/>
  <LinksUpToDate>false</LinksUpToDate>
  <CharactersWithSpaces>181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MMALA, SAI SREYA</dc:creator>
  <cp:keywords/>
  <dc:description/>
  <cp:lastModifiedBy>TUMMALA, SAI SREYA</cp:lastModifiedBy>
  <cp:revision>8</cp:revision>
  <dcterms:created xsi:type="dcterms:W3CDTF">2022-08-31T19:26:00Z</dcterms:created>
  <dcterms:modified xsi:type="dcterms:W3CDTF">2023-09-11T1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"&gt;&lt;session id="NnOtcG1u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